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8F2DB5" w14:textId="326B949A" w:rsidR="00552364" w:rsidRPr="00552364" w:rsidRDefault="00552364" w:rsidP="00552364">
      <w:pPr>
        <w:rPr>
          <w:lang w:val="en-US"/>
        </w:rPr>
      </w:pPr>
      <w:r w:rsidRPr="00552364">
        <w:rPr>
          <w:b/>
          <w:bCs/>
          <w:lang w:val="en-US"/>
        </w:rPr>
        <w:t>Supplementary Data 1 - Retand elements used to compl</w:t>
      </w:r>
      <w:r w:rsidR="00741EFE">
        <w:rPr>
          <w:b/>
          <w:bCs/>
          <w:lang w:val="en-US"/>
        </w:rPr>
        <w:t>ete</w:t>
      </w:r>
      <w:r w:rsidRPr="00552364">
        <w:rPr>
          <w:b/>
          <w:bCs/>
          <w:lang w:val="en-US"/>
        </w:rPr>
        <w:t xml:space="preserve"> the </w:t>
      </w:r>
      <w:r w:rsidRPr="00552364">
        <w:rPr>
          <w:b/>
          <w:bCs/>
          <w:i/>
          <w:iCs/>
          <w:lang w:val="en-US"/>
        </w:rPr>
        <w:t>Phaseolus vulgaris</w:t>
      </w:r>
      <w:r w:rsidRPr="00552364">
        <w:rPr>
          <w:b/>
          <w:bCs/>
          <w:lang w:val="en-US"/>
        </w:rPr>
        <w:t xml:space="preserve"> TE database </w:t>
      </w:r>
      <w:r w:rsidR="00022057">
        <w:rPr>
          <w:b/>
          <w:bCs/>
          <w:lang w:val="en-US"/>
        </w:rPr>
        <w:t>provided</w:t>
      </w:r>
      <w:r w:rsidRPr="00552364">
        <w:rPr>
          <w:b/>
          <w:bCs/>
          <w:lang w:val="en-US"/>
        </w:rPr>
        <w:t xml:space="preserve"> by Gao et al. </w:t>
      </w:r>
      <w:r w:rsidRPr="00552364">
        <w:rPr>
          <w:lang w:val="en-US"/>
        </w:rPr>
        <w:fldChar w:fldCharType="begin" w:fldLock="1"/>
      </w:r>
      <w:r w:rsidRPr="00552364">
        <w:rPr>
          <w:lang w:val="en-US"/>
        </w:rPr>
        <w:instrText>ADDIN CSL_CITATION {"citationItems":[{"id":"ITEM-1","itemData":{"ISSN":"1664-462X","author":[{"dropping-particle":"","family":"Gao","given":"Dongying","non-dropping-particle":"","parse-names":false,"suffix":""},{"dropping-particle":"","family":"Abernathy","given":"Brian","non-dropping-particle":"","parse-names":false,"suffix":""},{"dropping-particle":"","family":"Rohksar","given":"Daniel","non-dropping-particle":"","parse-names":false,"suffix":""},{"dropping-particle":"","family":"Schmutz","given":"Jeremy","non-dropping-particle":"","parse-names":false,"suffix":""},{"dropping-particle":"","family":"Jackson","given":"Scott A","non-dropping-particle":"","parse-names":false,"suffix":""}],"container-title":"Frontiers in plant science","id":"ITEM-1","issued":{"date-parts":[["2014"]]},"page":"339","publisher":"Frontiers","title":"Annotation and sequence diversity of transposable elements in common bean (Phaseolus vulgaris)","type":"article-journal","volume":"5"},"uris":["http://www.mendeley.com/documents/?uuid=6d28a827-b2da-40c2-b923-531ab7339975"]}],"mendeley":{"formattedCitation":"(Gao et al. 2014)","plainTextFormattedCitation":"(Gao et al. 2014)"},"properties":{"noteIndex":0},"schema":"https://github.com/citation-style-language/schema/raw/master/csl-citation.json"}</w:instrText>
      </w:r>
      <w:r w:rsidRPr="00552364">
        <w:rPr>
          <w:lang w:val="en-US"/>
        </w:rPr>
        <w:fldChar w:fldCharType="separate"/>
      </w:r>
      <w:r w:rsidRPr="00552364">
        <w:rPr>
          <w:noProof/>
          <w:lang w:val="en-US"/>
        </w:rPr>
        <w:t>(2014)</w:t>
      </w:r>
      <w:r w:rsidRPr="00552364">
        <w:rPr>
          <w:lang w:val="en-US"/>
        </w:rPr>
        <w:fldChar w:fldCharType="end"/>
      </w:r>
      <w:r w:rsidRPr="00552364">
        <w:rPr>
          <w:lang w:val="en-US"/>
        </w:rPr>
        <w:t>.</w:t>
      </w:r>
    </w:p>
    <w:p w14:paraId="27570484" w14:textId="77777777" w:rsidR="00552364" w:rsidRPr="00552364" w:rsidRDefault="00552364" w:rsidP="00552364">
      <w:pPr>
        <w:rPr>
          <w:lang w:val="en-US"/>
        </w:rPr>
      </w:pPr>
    </w:p>
    <w:p w14:paraId="79B1A7B1" w14:textId="6981CC80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&gt;</w:t>
      </w:r>
      <w:proofErr w:type="spellStart"/>
      <w:r w:rsidRPr="00552364">
        <w:rPr>
          <w:lang w:val="en-US"/>
        </w:rPr>
        <w:t>Retand_geneI</w:t>
      </w:r>
      <w:proofErr w:type="spellEnd"/>
    </w:p>
    <w:p w14:paraId="2F7B1B2D" w14:textId="77777777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ATATCTGTACCAGTAGGCACCGGACGAACCCACCCGGCCGACCGACCGAATGCACAATAAATGTAACGGCATTTATGTGACACGCTTAGGTGGTTAAGATACACCTCCGAAGAATAAGGAATATGCGCATAGAGAAGATATATTCCCCGAGTATTCCGGAGCACGACTGACAAGATATATCCATAACCACCCTGAGCCCAAGGGATAGAAAGCCCATTAGGCAATCCTATAAATACTGTGCTCAAGCCAGAGAAAGGTACGTTTTCATTCACTGACGAAACTACGCTTAGAATCTCATACTTACTTGAGCGTCGGAGTGCCTTCGTAGGTACCCTCCCCCGCCCGACCGAAGGAGACACCAAGAAGGAACGACCGACCGAAGGAGAAGAAGATCAACACGTCAGCAATCTCATTACGTCAACCGACCGTGCCTGGGCCCCGTCTCTCCACTCAGGTACAATTGGCGCCCACCGTGGGGCCGAGGCAAATCTTCAATAATGGTTGCAACAAGAAACAACAACGACGCTATGGCAGAACAGATGACTATGATCCAAACCCTCCAAACTCAGATGGAGGAACTGCGGCAAAAGGGGATGGAAGACCGCCGCCAACACGAAGACGATAGACGCCGCCAAGAGGAGGAAATCGCCTTATTGAGAGAGCAGAATGCGCGACTCCAGCGACAGGTCGATAATCCCGAACGAGAAGGACAATCCCATACGGCCGACCGGACCGCCTCTCTCATACCAACACCGGCCGACACCAATCCTGCTTCCAGAACTGAAACAGTCGAAAGAAAGTCAAGTAAAAGAGGTCATCCTTTTACAGAAGAAATCATCACCACCCCACTTCCAGACAAATGGAGAGGCCTCGTCATTAAGCTCTATGACGGCTCGACCGACCCGGACGAACACTTAAATGTCTACAAGACGCAAATGACTTTGTATACCACAGATAACAATGTGTGGTGTAAAGTATTTCCCACGTCGCTCCAGGGAGAACCCCTTACCTGGTTCACAGAGCTGCCTCCAAACTCCATTAACGATTTTGACATCCTAGCCGCAAAATTCTCCACTCAATATGCCACTAGCCGACCGCATCACATGTCCTCCATGTCTCTCCTAGCGGTACAACAAGAAAAAGGTGAATCTCTTAGAACCTTTCTAGATAGGTTCAACAAAGCATGCATGAACATCCGAGGGCTCAAACAAGAGGTTGCATTGCACCATTTGGTCTCAGCCATCCGACCGAGCCGTTTCACTGAAAGTCTCATCAAGAAACCACCTCAAGACATGGAGGACCTTCGAACTCGAGCAACCAAATTCATGCAAATCGAAGAACACATTGGCGCCCACCGTGGGGCCGAGGCAAATCTTCAATAATGGTTGCAACAAGAAACAACAACGACGCTATGGCAGAACAGATGACTATGATCCAAACCCTCCAAACTCAGATGGAGGAACTGCGGCAAAAGGGGATGGAAGACCGCCGCCAACACGAAGACGATAGACGCCGCCAAGAGGAGGAAATCGCCTTATTGAGAGAGCAGAATGCGCGACTCCAGCGACAGGTCGATAATCCCGAACGAGAAGGACAATCCCATACGGCCGACCGGACCGCCTCTCTCATACCAACACCGGCCGACACCAATCCTGCTTCCAGAACTGAAACAGTCGAAAGAAAGTCAAGTAAAAGAGGTCATCCTTTTACAGAAGAAATCATCACCACCCCACTTCCAGACAAATGGAGAGGCCTCGTCATTAAGCTCTATGACGGCTCGACCGACCCGGACGAACACTTAAATGTCTACAAGACGCAAATGACTTTGTATACCACAGATAACAATGTGTGGTGTAAAGTATTTCCCACGTCGCTCCAGGGAGAACCCCTTACCTGGTTCACAGAGCTGCCTCCAAACTCCATTAACGATTTTGACATCCTAGCCGCAAAATTCTCCACTCAATATGCCACTAGCCGACCGCATCACATGTCCTCCATGTCTCTCCTAGCGGTACAACAAGAAAAAGGTGAATCTCTTAGAACCTTTCTAGATAGGTTCAACAAAGCATGCATGAACATCCGAGGGCTCAAACAAGAGGTTGCATTGCACCATTTGGTCTCAGCCATCCGACCGAGCCGTTTCACTGAAAGTCTCATCAAGAAACCACCTCAAGACATGGAGGACCTTCGAACTCGAGCAACCAAATTCATGCAAATCGAAGAACACATTGACTACCATCAACGATTCAAAGCTGTCGGATTCGGAGCCCTTAAAGACCAAACTCAAAGTAAAGAAAGAGAAGTCGAAACCGAACGAACCGTCCGAACCACTCTGAGGTCCGACCGGAGTAGGGGAGGCCGAGTCCCCAGGTTTAACAGTTACACCCCTTTAACTGTGCCGAGGGGACGAGCCCTAGATGAAGCACTACAAACGGACCTAATCCCGACATTGAAGCAGTATCAAACACCACCAAATGCAGATACTGCTAAGCGTTGTCAATACCATCAGAATTTCGGTCACACGACCGAAGGGTGTCAAGCTTTGAAAGATAAAATTGAAGAACTCATCCAAGCTGGCCATTTGCGGCAGTTCGTCAAGAGGACAAGGAGTTCAAGATCCCCACCACGGAATACCGACCGTCCGTACCGTAACGATTACAAACGCCACACTGACCGTAGCCAGACTTCGCGAAAACGCAGCGAAAGCCCCGTTCGGCGTACACGCGCTCGTAGCACAAGTCCCGACCGAAGCGCCCGACCCCGCCAACGAGTCCGCGAAGTCATCAACATGATTGCTGGACCCGTTAACTTGGGCGAACCGAACCAC</w:t>
      </w:r>
      <w:r w:rsidRPr="00552364">
        <w:rPr>
          <w:lang w:val="en-US"/>
        </w:rPr>
        <w:lastRenderedPageBreak/>
        <w:t>GAAACAAATTATATCGCTGGGGGATTTGCCGGTGGCGGATGCTCAAATTCCGCCCGAAAGAAACATCTCCGTGACATCCAGTCCGCTCATGGTACCACGAGGAGGCGTCCACATATACCTCCGATTACTTTCACTGACGAAGACTTTACAGCCATAGATCCAGCCCAGGACGACCCCATGGTCATCACTGTAGAAATTGACAAGTTCGCAATTGCCAAAACTTTGGTAGATCAGGGTAGCTCGGTCGACATATTATATTGGGACATTTTCAAGAAAATGCGCATCCCAGAAGCACATATTCAGCCCTATAACGAACAAATTGTAGGATTCTCAGGTGAACGGGTCGATACTAAGGGGTACATAGACCTGTACACAACCTTTGGTGAGGAAGACGGCCTCCATAAAACAATAAACGTACGATACCTCCTGGTTAACGCACAAACTTCCTACAACATCCTGCTCGGCCGTCCGTCCATTAACAGATTAAAAGCCATTGTGTCCACTCCACACTTAGCCATGAAATTCCCCTCGGCTAACAACGACATTGCAACAATCCATGTCGACCAAAAAACCGCTAGAGAATGTTATGTGGCAAGTCTGAAAAGTGAACCAACTAGACGACTCTACACGACCAATCCGGACGACCGAATGCCGCAAAAAAGAGGACGATCCCCGACACGATATTCCGGACGGCGCATGTTCAATCGGCAAATGATAGCCCTTGTCGATCTCGACCCTCGTATGGACGATCCCCGTATGGAGGCAGGAGAAGACTTGCAGGCGTTCCCACTTCGCGACGACCGTCACATTACACATGTTGGCACCTCATTGAAGCCGGACGACCGAATGGCCATTGGCACGACACTTGTCAAAAATGCCGATCTATTCGCATGGACGGCCGCTGACATGCCTGGCGTAGATCCACAGGTCATCACACACCGATTATCACTATATAAAGAGGCTAGACCGATAGCTCAAAAGAAAAGACATCTAGGCGAGGAACGACGCCAAGCCGCACGTGACGAAACCAACAAATTGCTACAAGCTGGATTCATTCGGAAGGCCCGTTACACCACATGGCTAGCCAACGTGGTTATGGTAACGAAAGCGAACGGAAAATGGCGAATGTGTGTTGACTACACGGACCTCAATAAGGCATGCCCAAATGCCAAGAGACTGATTCCGGTAATTTCTATTATGAAGTTATGCCCTTCGGACTCAAGAACGCCGGGGCCACTTACCAAAGACTAATGGACCATGTATTCCACGACATGATCGGTAGGAATGTCGAAGTCTATGTCGATGACATCGTCGTCAAGTCAGACTCATGCAAACAGCATATTGCCGACCTGAAAGAAGTTTTTCAGGCCCTCCGCCAACACCAGATGCGACTCAATCCTGACAAATGCGCGTTCGGCGTCGAGGGGGGGAAGTTCTTAGGTTTTATGCTAACTCATAGAGGCATAGAAGCTAACCCCGAGAAATGTAGAGCTATCTCCGAAATGAGAAGTCCCAAATCCATTCAGGAAATTCAGAGACTTATCGGCCGACTCACCGCATTGTCCAGATTCGTTCCTAAATTAGCCGAACGAACCAGACCCATTGTCCGACTACTGAAAAAAGCATCGCGCTTTGAGTAACGAGGCACATCTATTCCTTTTATTACTCAACTTTATGCCTCGTTCGGCATCTGAATCAATTTACGCCACGTTTGGCATCAGAATTCTTTACTCAATCTTATGCCTCGTTCGGCATCTGAATTATTACCTTAACGTAATCAGAATTATTTATGCCACGCTCGGCATCAGAATTATTTACTCAATCTTATGCCTCGTTCGGCATCTGAATTATTACCTTAACGTAATCAGAATTATTTATGCCACGCTCGGCATCAGAATTATTTACTCAATCCTATGCCTCGTTCGGCATCTGAATTATTACCTTAACGTAATCAGAATTATTTATGCCACGTTCGACTTCAGAATTATTTACTCAATCTTATGCCTCGTTCGGCATCTGAATTATTACCTTAACGTAATCAGAATTATTTATGCCACGCTCGGCATCAGAATTATTTACTCAATCTTATGCCTCGTTCGGCATCTGAATTATTACCTTAACGTAATCAGAATTATTTATGCCACGCTCGGCATCAGAATTATTTACTCAATCCTATGCCTCGTTCGGCATCTGAATTATTACCTTAACGTAATCAGAATTATTTATGCCACGTTCGGCATCAGAATTATTTACTCAATCTTATACCTCGTTCGGCATCAGAATTATTACTTCAATGTAATCAGAATTATTTATGCCTCGTCCGGCATCAGAATTATTCAGCAGTATTTATGCCTCGTTCAGCATCAGAATTATCTTATTACTTTAATGTAATCAGAATTATTTATGCCTCGTCCGGCATCAGAATTATTCAGCAGTATTTATGCCTCGTTCGGCATCAGAATTATCTTATTACTTTAATGTAATCAAAATTACTTATGCCTCATCCGGCATTAGAATTATTTATGCCTCGTCCGGCATCAGAATTATTCAGAATTATTTATGCCTCGTCCGGCATCAGAATTATTCAGCAGTATTAATGCCTCGTCCGGCATCAGAATTATTCAGAATTATTTATGCCTCGTCCGGCATCAGAATTATTCAGCAGTATTAATGCCTCGTTCGGCATCAGAATTATCTTATTACTTTAATGTAATCAAAATTACTTATGCCTCATCCGGCATTAGAATTATTTATGCCTCGTCCGGCATCAGAATTATTCAGAATTATTTATGCCTCGTCCGGCATCAGAATTATTCAGCAGTATTTATGACTCGTCCGGCATCAGAATTACTCAATTTTACGCCACGTTCGGCATCCGAATACTTCACTTATTTTATGCCTAGTTCGGCATCTGAATCAATTTATGCCACGTTTGGCATCAGAATTCTTCACATTTATGCCACGTTCGGCATCAGAATTACTCAATTTTATGCCTCGTTCGGCATCAGGATTATCTTATTATTTTAATTTAATCAGAATTATTTATGCCTCGTTCGGCATCAGAATTATCATTACTTTAA</w:t>
      </w:r>
      <w:r w:rsidRPr="00552364">
        <w:rPr>
          <w:lang w:val="en-US"/>
        </w:rPr>
        <w:lastRenderedPageBreak/>
        <w:t>TGTATTCAGAATTATTTATGCCTCGTTCGGCATCAGAATTATCTTATTACTCTAACGTAATCAGAATTATCTATGCAAGTGTGTATTGCCCACATGTCAGGTCCAGCAATTTTCTACGGCACTTTGTTCATTAACTATTCAGAAGAGGCGTTCGGCTGTGGGCCAGGGGTCTCCGCCTCGACCTCCTCACCTAAATTATCATCGCGGTTGGCCGGCACCAGCTTTCCATCAACTACTATTTTTTCTGTCGTACCGATCGCCCGCCCGGGGTACTCCATTCAGGCAGGCCGCTTGTCCGATGCCTAACCGAAATTATTTTTCGTTAATCCGAACGTCCCGTCGTTCCGTTAAATTTAATGTCTGACAACTCGAGAGGCACAACAATCATTACGACTCTTCGGCTTTTATTCACCTCGAGCCTGGGGGGCAAGTGTACCAGTAGGCACCGGACGAACCCACCCGGCCGACCGACCGAATGCACAATAAATGTAACGGCATTTATGTGACACGCTTAGGTGGTTAAGATACACCTCCGAAGAATAAGGAATATGCGCATAGAGAAGATATATTCCCCGAGTATTCCGGAGCACGACTGACAAGATATATCCATAACCACCCTGAGCCCAAGGGATAGAAAGCCCATTAGGCAATCCTATAAATACTGTGCTCAAGCCAGAGAAAGGTACGTTTTCATTCACTGACGAAACTACGCTTAGAATCTCATACTTACTTGAGCGTCGGAGTGCCTTCGTAGGTACCCTCCCCCGCCCGACCGAAGGAGACACCAAGAAGGAACGACCGACCGAAGGAGAAGAAGATCAACACGTCAGCAATCTCATTACGTCAACCGACCGTGCCTGGGCCCCGTCTCTCCACTCAGGTACAATATC</w:t>
      </w:r>
    </w:p>
    <w:p w14:paraId="20CE5A27" w14:textId="77777777" w:rsidR="00552364" w:rsidRPr="00552364" w:rsidRDefault="00552364" w:rsidP="00552364">
      <w:pPr>
        <w:rPr>
          <w:lang w:val="en-US"/>
        </w:rPr>
      </w:pPr>
    </w:p>
    <w:p w14:paraId="2765449D" w14:textId="77777777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&gt;chr4_4516753-4513608_BAT93</w:t>
      </w:r>
    </w:p>
    <w:p w14:paraId="73060895" w14:textId="77777777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TGTACCAGTAGGCACCGGACGAACCCACCCGGCCGACCGACCGAATGCACAATAAATGTAACGGCATTTATGTGACACGCTTAGGTGGTTAAGATACACCTCCGAAGAATAAGGAATATGCGCATAGAGAAGATATATTCCCCGGGTATTCCGGAGCACGACTGACAAGATATATCCATAACCACCCTGAGCCCAAGGGATAGAAAGCCCATTAGGCAATCCTATAAATACTGTGCTCAAGCCAGAGAAAGGTACGTTTTCATTCACTGACGAAACTACGCTTAGAATCTCATACTTACTTGAGCGTCGGAGTGCCTTCGCAGGTACCCTCCCCCGCCCGACCGAAGGAGACACCAAGAAGGAACGACCGACCGAAGGAGAAGAAGATCAACACGTCAGCAATCTCATTACGTCAACCGACCGTGCCTGGGCCCCGTCTCTCCACTCAGGTACAATTGGCGCCCACCGTGGGGCCGAGGCAAATCTTCAATAATGGTTGCAACAAGAAACAACAACGACGCTATGGCAGAACAGATGACTATGATCCAAACCCTCCAAACTCAGATGGAGGAACTGCGGCAAAAGGGGATGGAAGACCGCCGCCAACACGAAGACGATAGACGCCGCCAAGAGGAGGAAATCGCCTTATTGAGAGAGCAGAATGCGCGACTCCAGCGACAGGTCGATAATCCCGAACGAGAAGGACAATCCCATACGGCCGACCGGACCGCCTCTCTCATACCAACACCGGCCGACACCAATCCTGCTTCCAGAACTGAAACAGTCGAAAGAAAGTCAAGTAAAAGAGGTCATCCTTTTACAGAAGAAATCATCACCACCCCACTTCCAGACAAATGGAGAGGCCTCGTCATTAAGCTCTATGACGGCTCGACCGACCCGGACGAACACTTAAATGTCTACAAGACGCAAATGACTTTGTATACCACAGATAACAATGTGTGGTGTAAAGTATTTCCCACGTCGCTCCAGGGAGAACCCCTTACCTGGTTCACAGAGCTGCCTCCAAACTCCATTAACGATTTTGACATCCTAGCCGCAAAATTCTCCACTCAATATGCCACTAGCCGACCGCATCACATGTCCTCCATGTCTCTCCTAGCGGTACAACAAGAAAAAGGTGAATCTCTTAGAACCTTTCTAGATAAGTTCAACAAAGCATGCATGAACATCCGAGGGCTCAAACAAGAGGTTGCATTGCACCATTTGGTCTCAGCCATCCGACCGAGCCGTTTCACTGAAAGTCTCATCAAGAAACCACCTCAAGACATGGAGGACCTTCGAACTCGAGCAACCAAATTCATGCAAATCGAAGAACACATTGACTACCATCAACGATTCAAAGCTGTCGGATTCGGAGCCCTTAAAGACCAAACTCAAAGTAAAGAAAGAGAAGTCGAAACCGAACGAACCGTCCGAACCACTCTGAGGTCCGACCGGAGTAGGGGAGGCCGAGTCCCCAGGTTTAACAGTTACACCCCTTTAACTGTGCCGAGGGGACGAGCCCTAGATGAAGCACTACAAACGGACCTAATCCCGACATTGAAGCAGTATCAAACACCACCAAATGCAGATACTGCTAAGCGTTGTCAATACCATCAGAATTTCGGTCACACGACCGAAGGGTGTCAAGCTTTGAAAGATAAAATTGAAGAACTCATCCAAGCTGGCCATTTGCGGCAGTTCGTCAAGAGGACAAGGAGTTCAAGATCCCCACCACGGAATACCGACCGTCCGTCCCGTGGTGCCGACCGGCCGTACCGTAACGATTACAAACGCCACACTGACCGTAGCCAGACTTCGCGAAAACGCAGCGAAAGCCCCGTTCGGCGTACACGCGCTCGTAGCACAAGTCCCGACCGAAGCGCCCGACCCCGCCAACGAGTCCGCGAAGTCATCAACATGATTGCTGGACCCGTTAACTTGGGCGAACCGAACCACGAAACAAATTATATCGCTGGGGGATTTGCCGGTGGCGGATGCTCAAATT</w:t>
      </w:r>
      <w:r w:rsidRPr="00552364">
        <w:rPr>
          <w:lang w:val="en-US"/>
        </w:rPr>
        <w:lastRenderedPageBreak/>
        <w:t>CCGCCCGAAAGAAACATCTCCGTGACATCCAGTCCGCTCATGGTACCACGAGGAGGCGTCCACATATACCTCCGATTACTTTCACTGACGAAGACTTTACAGCCATAGATCCAGCCCAGGACGACCCCATGGTCATCACTGTAGAAATTGACAAGTTCGCAATTGCCAAAACTTTGGTAGATCAGGGTAGCTCGGTCGACATATTATATTGGGACATTTTCAAGAAAATGCGCATCCCAGAAGCACATATTCAGCCCTATAACGAACAAATTGTAGGATTCTCAGGTGAACGGGTCGATACTAAGGGGTACATAGACCTGTACACAACCTTTGGTGAGGAAGACGGCCTCCATAAAACAATAAACGTACGATACCTCCTGGTTAACGCACAAACTTCCTACAACATCCTGCTCGGCCGTCCGTCCATTAACAGATTAAAAGCCATTGTGTCCACTCCACACTTAGCCATGAAATTCCCCTCGGCTAACAACGACATTGCAACAATCCATGTCGACCAAAAAACCGCTAGAGAATGTTATGTGGCAAGTCTGAAAAGTGAACCAACTAGACGACTCTACACGACCAATCCGGACGACCGAATACCGCAAAAAAGAGGACGATCCCCGACACGATATTCCGGACGGCGCATGTCCAATCGGCAAATGATAGCCCTTGTCGATCTCGACCCTCGTATGGACGATCCCCGTATGGAGGCAGGAGAAGACTTGCAGGCGTTCCCACTTCGCGACGACCGTCACATTACACATGTTGGCACCTCATTGAAGCCGGACGACCGAATGGCCATTGGCACGACACTTGTCAAAAATGCCGATCTATTCGCATGGACGGCCGCTGACATGCCTGGCGTAGATCCACAGGTCATCACACACCGATTATCACTATATAAAGAGGCTAGACCGATAGCTCAAAAGAAAAGACATCTAGGCGAGGAACGACGCCAAGCCGCACGTGACGAAACCAACAAATTGCTACAAGCTGGATTCATTCGGAAGGCCCGTTACACCACATGGCTAGCCAACGTGGTTATGGTAACGAAAGCGAACGGAAAATGGCGAATGTGTGTTGACTACACGGACCTCAATAAGGCATGCCCAAATGCCAAGAGACTGATTCCGGTAATTTCTATTATGAAGTTATGCCCTTCGGACTCAAGAACGCCGGGGCCACTTACCAAAGACTAATGGACCATGTATTCCACGACATGATCGGTAGGAATGTCGAAGTCTATGTCGATGACATCGTCGTCAAGTCAGACTCATGCAAACAGCATATTGCCGACCTAAAAGAAGTTTTTCAGGCCCTCCGCCAACACCAGATGCGACTCAATCCTGACAAATGCGCGTTCGGCGTCGAGGGGGGGAAGTTCTTAGGTTTTATGCTAACTCATAGAGGCATAGAAGCTAACCCCGAGAAATGTAGAGCTATCTCCGAAATGAGAAGTCCCAAATCCATTCAGGAAATTCAGAGACTTATCGGCCGACTCACCGCATTGTCCAGATTCGTTCCTAAATTAGCCGAACGAACCATACCCATTGTCCGACTACTGAAAAAAGCATCGCGCTTTGAGTGGTCGACCGAATGTGAAGAAATTTTCCTCCATTTGAAAACCTTTTTGTCTTCCCCGCCGGTCATCCAGAAGCCGGACGCCCGGGAGCCCATCATAGTCTATCTTGCCGTTTCCCACGAGGCCGTCAGCTCAGTCTTGGTGCAAGAAATTAATTTCGAGGAACGACCGGTTTACTTCGTCAGCCGCGCCCTTCATGGCGCCGAAATCCGATACCAGACGATCGAAAAGGTAGCCATGGCCCTCATCATTACCGCCCGACGAATGCGCATGTATTTTCAAAATCATCGCATTATTACAGCTGAACTTAATAAAAAGTGCACTCTTTCCTCGCTCGGTCGGTTTTTCCCTAAGGAGGGTTTACGACCGAGAAGGTTTTAACGAGGCACATCTATTCCTTTTATTACTCAACTTTATGCCTCGTTCGGCATCTGAATCAATTTACGCCACGTTTGGCATCAGAATTCTTTACTCAATCTTATGCCTCGTTCGGCATCTGAATTATTACCTTAACGTAATCAGAATTATTTATGCCACGCTCGGCATCAGAATTATTTACTCAATCTTATGCCTCGTTCGGCATCTGAATTATTACCTTAACGTAATCAGAATTATTTATGCCACGCTCGGCATCAGAATTATTTACTCAATCCTATGCCTCGTTCGGCATCTGAATTATTACCTTAACGTAATCAGAATTATTTATGCCACGTTCGACTTCAGAATTATTTACTCAATCCTATGCCTCGTTCGGCATCTGAATTGTTACCTTAACGTAATCAGAATTATTTATGCCACGTTCGGCATCAGAATTATTTACTCAATCCTATGCCTCGTTCGGCATCTGAATTATTACCTTAACGTAATCAGAATTATTTATGCCACGTTCGGCATCAGAATTATTTACTCAATCTTATACCTCGTTCGGCATCAGAATTATTACTTCAATGTAATCAGAATTATTTATGCCTCGTCCGGCATCAGAATTATTCAGCAGTATTTATGCCTCGTTCAGCATCAGAATTATCTTATTACTTTAATGTAATCAGAATTATTTATGCCTCGTCCGGCATCAGAATTATTCAGCAGTATTTATGCCTCGTTCGGCATCAGAATTATCTTATTACTTTAATGTAATCAAAATTACTTATGCCTCATCCGGCATTAGAATTATTTATGCCTCGTCCGGCATCAGAATTATTCAGAATTATTTATGCCTCGTCCGGCATCAGAATTATTCAGCAGTATTAATGCCTCGTCCGGCATCAGAATTATTCAGAATTATTTATGCCTCGTCCGGCATCAGAATTATTCAGCAGTATTAATGCCTCGTTCGGCATCAGAATTATCTTATTACTTTAATGTAATCAAAATTACTTATGCCTCATCCGGCATTAGAATTATTTATGCCTCGTCCGGCATCAGAATTATTCAGAATTATTTATGCCTCGTCCGGCATCAGAATTATTCAGCAGTATTTATGACTCGTCCGGC</w:t>
      </w:r>
      <w:r w:rsidRPr="00552364">
        <w:rPr>
          <w:lang w:val="en-US"/>
        </w:rPr>
        <w:lastRenderedPageBreak/>
        <w:t>ATCAGAATTACTCAATTTTACGCCACGTTCGGCATCCGAATACTTCACTTATTTTATGCCTAGTTCGGCATCTGAATCAATTTATGCCACGTTTGGCATCAGAATTCTTCACATTTATGCCACGTTCGGCATCAGAATTACTCAATTTTATGCCTCGTTCGGCATCAGGATTATCTTATTATTTTAATGTAATCAGAATTATTTATGCCTCGTTCGGCATCAGAATTATCATTACTTTAATGTATTCAGAATTATTTATGCCTCGTTCGGCATCAGAATTATCTTATTACTCTAACGTAATCAGAATTATCTATGCAAGTGTGTATTGCCCACATGTCAGGTCCAGCAATTTTCTACGGCACTTTGTTCATTAACTATTCAGAAGAGGCGTTCGGCTGTGGGCCAGGGATCTCCGCCTCGACCTCCTCACCTAAATTATCATCGCGGTTGGCCGGCACCAGCTTTCCATCAACTACTATTTTTTCTGTCGTACCGATCGCCCGCCCGGGGTACTCCATTCAGGCAGGCCGCTTGTCCGATGCCTAACCGAAATTATTTTTCGCTAATCCGAACGTCCCGTCGTTCCGTTAAATTTAATGTCTGACAACTCGAGAGGCACAACAATCATTACGACTCTTCGGCTTTTATTCACCTCGAGCCTGGGGGGCAAGTGTACCAGTAGGCACCGGACGAACCCACCCGGCCGACCGACCGAATGCACAATAAATGTAACGGCATTTATGTGACACGCTTAGGTGGTTAAGATACACCTCCGAAGAATAAGGAATATGCGCATAGAGAAGATATATTCCCCGGGTATTCCGGAGCACGACTGACAAGATATATCCATAACCACCCTGAGCCCAAGGGATAGAAAGCCCATTAGGCAATCCTATAAATACTGTGCTCAAGCCAGAGAAAGGTACGTTTTCATTCACTGACGAAACTACGCTTAGAATCTCATACTTACTTGAGCGTCGGAGTGCCTTCGCAGGTACCCTCCCCCGCCCGACCGAAGGAGACACCAAGAAGGAACGACCGACCGAAGGAGAAGAAGATCAACACGTCAGCAATCTCATTACGTCAACCGACCGTGCCTGGGCCCCGTCTCTCCACTCAGGTACA</w:t>
      </w:r>
    </w:p>
    <w:p w14:paraId="49843C42" w14:textId="77777777" w:rsidR="00552364" w:rsidRPr="00552364" w:rsidRDefault="00552364" w:rsidP="00552364">
      <w:pPr>
        <w:rPr>
          <w:lang w:val="en-US"/>
        </w:rPr>
      </w:pPr>
    </w:p>
    <w:p w14:paraId="71087AD4" w14:textId="2C048BC1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&gt;chr6_13628122-13635565_</w:t>
      </w:r>
      <w:r w:rsidR="00C3644E" w:rsidRPr="00552364">
        <w:rPr>
          <w:lang w:val="en-US"/>
        </w:rPr>
        <w:t>_BAT93</w:t>
      </w:r>
    </w:p>
    <w:p w14:paraId="6D5D0276" w14:textId="77777777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CGAACGCACGTTCCGACCGGCCGTATACACAATAAATGTAAGGGCATTTATGTGACAAGCTAAGGTGGTTAAGATACACCTCCGAAGAATAAGGAATATGCGTTTAGAGAAGATATGTTCCCCGGGTATTCCGGAGCACGACTGACAAGACATATCCATAACCACCCTGAGCCCAAGGGATAGAAAGCCCATTAGGCAATCCTATAAATACTGTGCTCAAGCCAGAGAAAGGTACGTTTTCATTCACTTACGAAACTGCGCTTAGAATCTCATACTTACTTGAGCGTCGGAGTGCCTTCGCAGGTACCCTCCCCCGCCCGACCGAAGTGGATAGCACGAAGGGACGACCGACCAAAGGAGACAGCAAGAAAGGACAATCGACCAGAGGAGAAGAAGATCAACACGTCAGCAATTACACCACGTCAACCGACCGTGCCTGGGCCCCATCTCTCCACTCAGGTACAATTGGCGCCCACCGTGGGGCCGAGGCAAATCTTCAATTTTTGAAGATATAATGGTTGCGACAAGAAACAACAACGACGCTATGGCAGAACAGATGACTATGATTCAAATCCTCCAAGCTCAGATGGAGGAACTGCGACAAAAGGGGATGGAAGACCATCGTCAACATGAAGAAGATCGACGCCTCCAAGAAGAAAATAGACGCCGCCAAGAAGAAGAAATCGCCTTATTAAGAGAGCAGAATGCACGACTCCAACAACAGGTCGATAATCCCGAACGAGAAGGCCAATCCCATATGGCCGACCGAACCGCCTCTCGCATACCTACACCTGCCAATACCAATCCTGCTTCCAGAGCTGAAACAGTCGAAAGAAAGTCAAGTAAAAGGGGTCATCCTTTTACAGACGAAATTATCACCACTCCACTTCCTGACAAATGGAGAGGCCTCGTCATTAAACTCTATGACGGCTCAACCGACCCGGACGAACACTTAAATGTCTACAAGACGCAAATGACTTTGTATACCACAGATAACAATGTGTGGTGTAAAGTATTTCCCACGTCGCTCCAGGGAGAACCTCTTACCTGGTTCACAGAGCTGCCTCCAAACTCCATTAACGATTTTGACATCCTAGCCGCAAAATTCTCCACTCAATATGCCACTAGCCGACCGCATCACATGTCCTCCATGTCTCTCCTAGCGGTACAACAAGAAAAAGGTGAATCTCTTAGAACCTTTCTAGATAGGTTCAACAAAGCATGCATGAACATCCGAGGGCTCAAACAAGAGGTTGCATTGCACCATTTGGTCTCGGCCATCCGACCGAGCCGTTTCACTGAAAGTCTCATCAAGAAACCACCTCAAGACATGGAGGACCTTCGAACTCGAGCAACCAAATTCATGCAAATCGAAGAACACATTGATTACCATCAACGGTTCAAAGCTGTCGGATTCGGAGCCCTTAAAGACCAAACTCAAAGTAAAGAAAGAGAAGTCGAAACCGAACGAACCGTCCGAACCACTCTGAGGTCCGACCGGAATAGGGGAGGCCGAATCCCCAGGTTTAACAGTTACACCCCTTTAACTGTGCCGAGGGGACGAGCCCTAGATGAAGCACTACAAACGGACCTAATCCCGACATTGAAGCAGTATCAAACACCACCGAATGCAGATACTGCTAAGCGTTGTCAATACCATCAGAATTTCGGTCACACGACCGAAGGATGTCAAGCTTTGAAGGATAAAATTGAAGAACTCATCCAAGCTGGCCATTTACGGCAGTTCGTCAAGAGGACAAGGAGTTCAAAATCCCCACCACGGAATACTGACCGTCCTTCCCGTGGTGTCGACCGGTC</w:t>
      </w:r>
      <w:r w:rsidRPr="00552364">
        <w:rPr>
          <w:lang w:val="en-US"/>
        </w:rPr>
        <w:lastRenderedPageBreak/>
        <w:t>ATACCGTAACGATTACAAACGCCACACTGACCGTAGCCAGACTTCGCGAAAACGCAGCGAAAGCCCCGTTCGGCGTACACGCGCCCGTAGCACAAGTCCCGACCGAAACGCCCGACCTCGCCAACGAGTCCGCGAAGTCATCAACATGATTGCTGGACCCGTTAACTTGGGCGAACCGAACCACGAAACAAATTATATAGCTGGAGGATTTGCCGGTGGCGGGTGCTCAAATTCCGCCCGAAAGAAACATCTCCGTGACATCCAGTCCGCTCATGCTACCACGAGGAGGCGTCCACATATACCTCCGATTACTTTCACTGACGAAGACTTTACAGCCATAGATCCAGCCCAGGACGACCCCATGGTCATTACTGTAGAAATTGACAAGTTCGCAATTGCCAAGACTTTGGTAGATCAGGGTAGCTCGGTCGACATACTGTATTGGGACATTTTCAAGAAAATGCGCATCCCAGAAGCACATATTCAGCCCTATAACGAACAAATTGTAGGGTTCTCAGGTGAACGGGTCGATACTAAGGGGTACATAGACTTGTACACAACCTTTGGTGAGGAAGACGGCCTCCATAAAACAATAAACGTACGATACCTCCTGGTTAACGCACAAACTTCCTACAACATCCTGCTCGGTCGTCCGTCCATTAACAGATTAAAAGCCATTGTGTCCACTCCACACTTAGCCATGAAATTCCCCTCGGCTAACAACGACATTGCAACCATCCATGTCGATCAAAAAACCGCTAGGGAATGCTATGTAGCAAGTTTGAAAAGTGAGCCAACTCGACGACTCTATACAACCAATACGGACGACCGAGTCCCGCAAAAACGAGGACGTTCCCCCACCCGGCGTTCCGGACGACACATGTCTCGTCGTCAAATGATAGCCCTTGTTGACCTCGACCCTCGCATGGACGATCCCCGTATGGAAGCAGGAGAAGACTTGCATCCATTCCCGCTTCGCGATGATCGCCACACTACGCACATCGGTACTTCGCTGAAACCGGACGACCTAATGGCCATCGGGACGACACTTGTTAAAAATTCCGATCTTTTCGCCTGGACGGCCGCTGATATGCCTGGCGTAGACCCACAGGTTATCACTCACCGATTATCACTGTATAGAGAAGCTAAGCCAATAGCTCAAAAGAAAAGACATATAGGCGAGGAACGACGTCAAGCCGCACGTGAGGAAGCCGACAAATTGTTACAGGCTGGATTCATTCGGAAGGCCCATTACACCACATGGCTAGCCAACGTGGTTATGGTGAAGAAAGCGAACGGAAAATGGCGTATGTGTGTTGACTACACAGACCTCAATAAAGCTTGCCCAAAAGACTCGTATCCTCTGCCTACCATTGATCGTCTCGTCGACGGTGCAGCCGGGCATCACATCCTCAGCTTCCTTGATGCCTATTCTGGCTATAATCAAATCCAAATGCACCCGGCCGACCGGAAGAAGACGGCCTTCATGACTGATTCCGGCAATTTCTACTATGAAGTGATGCCCTTCGGACTCAAAAATGCCGGAGCCACTTATCAAAGACTAATGGACCACGTATTCCACGACATGATTGGTAGGAATGTTGAAGTCTATGTCGATGACATCGTCGTCAAGTCCGACTCATGCAAACAACATATTGCCGACCTAAAAGAAGTTTTTCAGGCCCTCCGCCAACACCAGATGCGACTCAATCCGGACAAGTGTGCGTTCGGCGTCGAGGGGGGGAAGTTCTTAGGTTTTATGCTAACTCATAGAGGCATAGAAGCTAACCCCGAGAAGTGCAGAGCTATCTCCGAAATGCGAAGTCCCAACTCCATTCAGGAAATTCAGAGACTTATCGGCCGACTCACCGCACTATCCAGATTTGTTCCTAAACTCGCCGAACGAACGAGGCCCATCGTCCGACTACTGAAAAAAGCATCCCGCTTCGAGTGGTCGACCGAATGTGAGGAAATTTTCCTCGATTTGAAAACTTTTTTATCAACCCCGCCGGTCATCCAGAAACCGGACGCACGAGAACCCATCATAGTCTACCTCGCCGTTTCACACGAAGCCGTCAGCTCAGTCTTAGTGCAAGAAATTAATTTTGAAGAACGGCCGGTTTACTTCGTCAGCCGCGCCCTTCATGGCGCCGAAATCCGATACCAGACGATCGAAAAGGTAGCCATGGCCCTCATCATTACCGCCCGACGAATGCGTATGTATTTTCAGAATCATCGGATTATTGTTCGGACAAATTACCCTATTGTAAAGATCCTCACTAAGCCAGATTTAGCCGGACGAATGATCAGTTGGACGATCGAACTATCCGAATTCCATATTCAGTACCAACCACGCGGAGCGATCAAGTCGCAAGCTCTCGCCGACTTCGCAGCTGAACTCACTACTTCTTCAGCCGAGACCGAACATTCATCATGGATCTTATATGTTGATGGCTCCTCCAACGAGAGGTCGTGCGGCGCTGGAGTTGTTTTGGAAGGCCCCGGCGAGATTGTCATCGAGCAAGCCCTCAAATTCGACTTCAAAGCTTCAAACAATCAGGCCGAATATGAAGCCATATTAGCCGGTCTACGTCTCGCTCAAGAATTAGAAATCACTAAGTTAATTTGCAAAAGTGATTCCCGGCTTGTCATCGGTCAGCTTAACGACGAATATGAAGTCCGAGAAAGCTTTTTACAGCGATACTATCACTTAGTCAAACAGTCGATGAGCACCTTTTCTGAAATTTCTATGCAGCACGTTCGACGCGATCACAATACCCGCGCGGACGCCTTGTCCCGGTTAGCAACCACGAAGTGTAAAGGAATGCATCGGTCGGTCATCCATGTTACGCTTGCACGCCCAAGCATCGACCTACAGGAATGCCTGACGACCGACACGGAATCCACTTGGATTACCCCAATCAAGCAATATTTACTCGACGGCACATGTAGTCCTCTCGGCGAAAAAACCATGAAGCTGCAGGCCGCCCGTTTTGTCTTAATCGGCGACGACCTTTATCGCCGAGGTTATACCCAACCACTCCTTAAATGTTTGACACCAGACCAAGCTTCCTATGTCATC</w:t>
      </w:r>
      <w:r w:rsidRPr="00552364">
        <w:rPr>
          <w:lang w:val="en-US"/>
        </w:rPr>
        <w:lastRenderedPageBreak/>
        <w:t>CAAGAGTTGCACGAAGGAATTTGCGGAACTCACTCCGGCGCACGGACAATGGCTGCCAAAGTATTCCGGGCCGGATACTACTGGCCGACCGTCCAGGGTGACTGCACCAATTTCGTACAAAAATGTCTTAAATGCCAAGAGTTTGGCACTTTGTCCCATCAAAAGCCTGAGGAACTCCATTTTATGTTATCACCTTGGCCGTTCGTCCAATGGGGTATGGACATCATTGGTCCTTTCGCCCCCGGTAAAGGCCAGTGTAAATTCTTACTAGTCGGCATTGATTACTTCACCAAGTGGATCGAAGCCGAGCCCCTGACTGCAATCACCGCCCGCAATGTTCAAAATTTCGTATGGAAAAATATCGTTTGCCGCTTCGGGCTTCCTCAAATCATCATCACCGATAACGGTCGGCAATTCACCGACCGAACGTTAGCTGAATTTTACGAGAAGCTCCACATCAAACACATCGCTAGTTCAGTCGAACATCCGCAAACAAACGGACAGGCAGAAGCTGGAAACAAAGTTATTTTGAACGAACTGAAGAAACGTCTCGGCCCAGCAAAGGGCAACTGGACTGAAGAACTCTTAGAAGTATTATGGGCATATCGCTGTACTCCTCAGACGACTACACAAGAAACGCCGTACAGCCTAACGTATGGCACCGAAGCAATGATCCCCGTCGAGATTGGCGAACCCTCTCTCCGCCGGCAAACCCTTGATCTTGATCTAAACAAGGAAAGCCTCTCGGTCGGTCTCGATCTCATCAACGAACTCCGGGACAAGTGTAGAATTAGAGAAGAAGCATGCAAAATTCGGGCGGCCAGACGATACAACTCCAAAGTTAAACCAAGATTGTTCCACAAAGGCGACTTAGTATGGCGAATGCGGAGCAGCGCACGGAAGGAAGGAGGCAAGTTCTCCAGCAATTGGGAAGGACCTTTCCGCATAGCAGATACGGCAGCCGGTGGAGCCTATTATTTAGAATATTTATCTGGGAAGGAAATACCGAGAACGTGGAATGCCACACATCTCAAATTTTATTACAGTTGAACTTTAATAATAAAAGTGCACTCTTTCCTCGCTCGGTCGGTTTTTCCCTAAGGAGGGTTTACGACCGGGAAGGTTTTAACGAGGCACTAAATTAAAATCCAAATCTCCTAGTCCTTTACTCAATTCATATCTCGTTCGGTTTCATAGGTATTTAACGAAATCAGAATTTATCGGATTTATATATGCCTCGCTCGGCATCAGAATTATTACTTTTAACGTAGTGAGAATTATATATGCCTCGTTCGGCATCAGAATTATTACTTTAACGTAATAATAATTATTTATGCCTCGTTCGGCATCAGAATTTATCGGATTTATATATGCCTCGCTCGGCATCAGAATTATTACTTTTAACGTAGTCAGAATTATATATGCCTCGTTCGGCATCAGAATTATTACTTTAACGTAATAATAATTATTTATGCCTCGTTCGGCATCAGAATTTATCGGATTTATATATGCCTCGCTCGGCATCAGAATTATTACTTTTAACGTAGTCAGAATTATATATGCCTCGTTCGGCATCAGAATTATTACTTTAACGTAATAATAATTATTTATGCCTCGTTCGGCATCAGAATTTATCGGATTTATATATGCCTCGCTCGGCATCAGAATTATTACTTTTAACGTAGTCAGAATTATATATGCCTCGTTCGGCATCAGAATTATTACTTTAACGTAATAATAATTATTTATGCCTCGTTCGGCATCAGAATTTATCGGATTTATATATGCCTCGCTCGGCATCAGAATTATTACTTTTAACGTAGTCAGAATTATATATGCCTCGTTCGGCATCAGAATTATTACTTTAACGTAATAATAATTATTTATGCCTCGTTCAGCATCAGAATTTATCGGATTTATATATGCCTCGCTCGGCATCTGAATTATTACCTTAACGTAATCAGAATTATTTATGCCACGTTCGGCATCAGAATTATTTACTCAATCTTATGCCTCGTTCGGCATCTGAATTATTACCTTAACGTAATCAGAATTATTTATGCCACGTTCGGCATCAGAATTATTTACTCAATCTTATGCCTCGTTCGGCACCTGAATTATTACCTTAACGTAATCAGACTTTTTTATGCCACGTTCGGCATCAGAATTATTCACTTATTTATGCCTCATTCGACATCAGAATTATCTTATTACTTTAATGTAATCAGAATTATTTATGCCTCGTCCGGCATCAGAATTATCTTATTACTTTAATGTAATCAGAATTATTTATGCAAGTGTGCATTGCCCACATGTCGGGTCCAGCAATTTTCTATGCCACATTGTTCATTAACTCTTCAAAAGAGGCGTCAGGCTGTGAGCCTCCCCCTCGGCCTCCTCATTTAAATTATCATCGGGGTTGACCGGCACCAGCTTTCCATCAACTATTATTTTTTCTGTCGTACTGGTCGTCCTCCAGGGGTGCTCCATGCAGGCAGGCCGCTTGTCCGACGCCTAACCGAAAATATTCTTCGCTAATGCGAA</w:t>
      </w:r>
    </w:p>
    <w:p w14:paraId="243454FE" w14:textId="77777777" w:rsidR="00552364" w:rsidRPr="00552364" w:rsidRDefault="00552364" w:rsidP="00552364">
      <w:pPr>
        <w:rPr>
          <w:lang w:val="en-US"/>
        </w:rPr>
      </w:pPr>
    </w:p>
    <w:p w14:paraId="06AD4BF3" w14:textId="4A4AE7A4" w:rsidR="00552364" w:rsidRPr="00552364" w:rsidRDefault="00552364" w:rsidP="00552364">
      <w:pPr>
        <w:rPr>
          <w:lang w:val="en-US"/>
        </w:rPr>
      </w:pPr>
      <w:r w:rsidRPr="00552364">
        <w:rPr>
          <w:lang w:val="en-US"/>
        </w:rPr>
        <w:t>&gt;chr8_53873432-53878491-</w:t>
      </w:r>
      <w:r w:rsidR="00C3644E" w:rsidRPr="00552364">
        <w:rPr>
          <w:lang w:val="en-US"/>
        </w:rPr>
        <w:t>_BAT93</w:t>
      </w:r>
    </w:p>
    <w:p w14:paraId="213C6815" w14:textId="41475B2E" w:rsidR="006C4A7C" w:rsidRPr="00552364" w:rsidRDefault="00552364" w:rsidP="00552364">
      <w:pPr>
        <w:rPr>
          <w:lang w:val="en-US"/>
        </w:rPr>
      </w:pPr>
      <w:r w:rsidRPr="00552364">
        <w:rPr>
          <w:lang w:val="en-US"/>
        </w:rPr>
        <w:t>ACCTCCGAAGAATAAGGAATATGCGTTTAGAGAAGATATGTTCCCCGGGTATTCCGGAGCACGACTGACAAGACATATCCATAACCACCCTGAGCCCAAGGGATAGAAAGCCCATTAGGCAATCCTATAAATACTGTGCTCAAGCCAGAGAAAGGTACGTTTTCATTCACTTACGAAACTGCGCTTAGAATCTCATACTTACTTGAGCGTCGGAGTGCCTTCGCAGGTACCCTCCCCCGCCCGACCGAAGTGGATAGCACGAAGGGACGACCGACCAAAGGAGACAGCAAGAAAGGACAATCGACCAGAGGAGAAGAAGATCAACACGTCAGCAATTACACCACGTCAACCGACCGTGCATGGGCCCCATCTCTCC</w:t>
      </w:r>
      <w:r w:rsidRPr="00552364">
        <w:rPr>
          <w:lang w:val="en-US"/>
        </w:rPr>
        <w:lastRenderedPageBreak/>
        <w:t>ACTCAGGTACAATTGGCGCCCACCGTGGGGCCGAGGCAAATCTTCAATTTTTGAAGCTATAATGGTTGCGACAAGAAACAACAACGACGCTATGGCAGAACAGATGACTATGATTCAAATCCTCCAAGCTCAGATGGAGGAACTGCGACAAAAGGGGATGGAAGACCATCGTCAACATGAAGAAGATAGACGCCTCCAAGAAGAAGATAGACGCCGCCAAGAAGAAGAAATCGCCTTATTAAGAGAGCAGAATGCACGACTCCAACAACAGGTCGATAATCCCGAACGAGAAGGCCAATCCCATATGGCCGACCGAACCGCCTCTCGCATACCTACACCTGCCAATACCAATCCTGCTTCCAGAGCTGAAACAGTCGAAAGAAAGTCAAGTAAAAGGGGTCATCCTTTTACAGACGAAATTATCACCACTCCACTTCCTGACAAATGGAGAGGCCTCGTCATTAAACTCTATGACGGCTCGACCGACCCGGACGAACACTTAAATGTCTACAAGACGCAAATGACTTTGTATACCACAGATAACAATGTGTGGTGTAAAGTATTTCCCACGTCGCTCCAGGGAGAACCTCTTACCTGGTTCACAGAGCTGACTCCAAACTCCATTAACGATTTTGACATCCTAGCCGCAAAATTCTCCACTCAATATGCCACTAGCCGACCGCATCACATGTCCTCCATGTCTCTCCTAGCGGTACAACAAGAAAAAGGTGAATCTCTTAGAACCTTTCTAGATAGGTTCAACAAAGCATGCATGAACATCCGAGGGCTCAAACAAGAGGTTGCATTGCACCATTTGGTCTCGGCCATCCGACCGAGCCGTTTCACTGAAAGTCTCATCAAGAAACCACCTCAAGACATGGAGGACCTTCGAACTCGAGCAACCAAATTCATGCAAATCGAAGAACACATTGATTACCATCAACAGTTCAAAGCTGTCGGATTCGGAGCCCTTAAAGACCAAACTCAAAGTAAAGAAAGAGAAGTCGAAACCGAACGAACCGTCCGAACCACTCTGAGGTCCGACCGGAATAGGGGAGGCCGAATCCCCAGGTTTAACAGTTACACCCCTTTAACTGTGCCGAGGGGACGAGCCCTAGATGAAGCACTACAAACGGACCTAATCCCGACATTGAAGCAGTATCAAACACCACCGAATGCAGATACTGCTAAGCGTTGTCAATACCATCAGAATTTCGGTCACACGACCGAAGGATGTCAAGCTTTGAAGGATAAAATTGAAGAACTCATCCAAGCTGGCCATTTACGGCAGTTCGTCAAGAGGACAAGGAGTTCAAGATCCCCACCACGGAATACTGACCGTCCTTCCCGTGGTGTCGACCGGTCGTACCGTAACGATTACAAACGCCACACTGACCGTAGCCAGACTTCGCGAAAACGCAGCGAAAGCCCCGTTCGGCGTACACGCGCCCGTAGCACAAGTCCCGACCGAAACGCCCGACCTCGCCAACGAGTCCGCGAAGTCATCAACATGATTGCTGGACCCGTTAACTTGGGCGAACCGAACCACGAAGTTAATTATATAGCTGGAGGCTTTGCCGGTGGCGGGTGCTCAAATTCCGCCCGAAAGAAACATCTCCGAGACATCCAATCCGCTCATGCTACCACAAGGAGGCGTCCACACATACCTCCGATCACCTTCACTGACGACGACTTTACGGCTATAGATCCAGCCCAGGACGACCCTATGGTAATCACTGTCGAAATTGACAAGTTCGCAATTGCCAAGACCTTGGTCGACCAAGGTAGCTCAGTCGACATATTATACTGGGAAATCTTCAAAAAAATGCGCATTCCAGAATCAGAAATTCAACCCTATAACGAACAAATTGTAGGGTTCTCAGGTGAACGGGTCGACACTAACGGGTATATAGACTTGTATACAACCTTCGGTGAGGAAGATGGTCTCCACAAAACAATAAACGTACGATATCTGCTGGTTAACGCCCAGACTTCTTACAACATCCTGCTCGGCCGGCCGTCTATCAACAGATTAAAAGCCATTGTCTCCACCCCACACTTAGCCATGAAATTCCCTTCGGCCACTAACGACATTGCAACCATCCATGTCGATCAAAAAACCGCTAGGGAATGCTATGTAGCAAGTTTGAAAAGTGAGCCAACTCGACGACTCTATACAACCAATACAGACGACCGAGTCCCGCAAAAACGAGGACGTTCCCCCACACGGCGTTCCGGACGACACATGTCCCGTCGTCAAATGATAGCCCTTGTTGACCTCGACCCTCGCATGGACGATCCCCGTATGGAAGCAGGAGAAGACTTGCATCCATTCCCGCTTCGCGATGATCGCCACACTACGCACATCGGTACTTCGCTGAAACCGGACGACCGAATGGCCATCGGGACGACACTTGTTAAAAATGCCGATCTTTTCGCCTGGACGGCCGCTGATATGCCTGGCGTAGACCCACAGGTTATCACTCACCGATTATCACTGTATAGAGAAGCTAAGCCAATAGCTCAAAAGAAAAGACATATAGGCGAGGAACGACGTCAAGCCGCACATGAGGAAGCCGACAAATTGTTACAGGCTGGATTCATTCGGAAGGCCCATTACACCACATGGCTAGCCAACGTGGTTATGGTGAAGAAAGCGAACGGAAAATGGCGTATGTGTGTTGACTACACAGACCTCAATAAAGCTTGCCCAAAAGACTCGTATCCTCTGCCTACCATTGATCGTCTCGTCGACGGTGCAGCCGGGCATCACATCCTCAGTTTCCTTGATGCCTACTCTGGCTATAATCAAATCCAAATGCACCCGGCCGACCGGAAGAAGACGGCCTTCATGACTGATTCCGGCAATTTCTACTATGAAGTGATGCCCTTCGGACTCAAAAATGCCGGAGCCACTTATCAAAGACTAATGGACCACGTATTCCACGACATGATTGGTAGGAATGTTGAAGTCTATGTCGATGACATCGTCGTCAAGTCCGACTCATGCAAACAACATATTGCCGACCTAAAAGAAGTTTTTCAGGCCCTCCGCCAACACCAGATGCGACTC</w:t>
      </w:r>
      <w:r w:rsidRPr="00552364">
        <w:rPr>
          <w:lang w:val="en-US"/>
        </w:rPr>
        <w:lastRenderedPageBreak/>
        <w:t>AATCCGGACAAGTGTGCGTTCGGCGTCGAGGGGGGGAAGTTCTTAGGTTTTATGCTAACTCATAGAGGCATAGAAGCTAACCCCGAGAAGTGCAGAGCTATCTCCGAAATGCGAAGTCCCAACTCCATTCAGGAAATTCAGAGACTTATCGGCCGACTCACCGCACTATCCAGATTTGTTCCTAAACTCGCCGAACGAACGAGGCCCATCGTCTGACTACTGAAAAAAGCATCCCGCTTCGAGTGGTCGACCGAATGTGAGGAAATTTTCCTCGATTTGAAAACTTTTTTATCAACCCCGCCGGTCATCCAGAAACCGGACGCACGAGAACCCATCATAGTCTACCTCGCCGTTTCACACGAAGCCGTCAGCTCAGTCTTAGTGCAAGAAATTAATTTTGAAGAACGACCGGTTTACTTCGTCAGCCGCGCCCTTCATGGCGCCGAAATCCGATACCAGACGATCGAAAAGGTAGCCATGGCCCTCATCATTACCGCCCGACGAATGCGTATGTATTTTCAGAATCATCGGATTATTGTTCGGACAAATTACCCTATTGTAAAGATCCTCACTAAGCCAGATTTAGCCGGACGAATGATCGGTTGGACGATCGAACTATCCGAATTCCATATTCAGTACCAACCACGCGGAGCGATCAAGTCGCAAGCTCTCGCCGACTTCGCAGCTGAACTCACTACTTCTTCAGCCGAGACCGAACATTCATCATGGATTTTATATGTTGATGGCTCCTCCAACGAGAGGTCGTGCGGCGCTGGAGTTGTTTTGGAAGGCCCCGGCGAGATTGTCATCGAGCAAGCCCTCAAATTCGACTTCAAAGCTTCAAACAATCAGGCCGAATATGAAGCCATATTAGCCGGTCTACGTCTCGCTCAAGAATTAGAAATCACTAAGTTAATTTGCAAAAGTGATTCCCGGCTTGTCATCGGTCAGCTTAACGACGAATATGAAGTCCGAGAAAGCTTTTTACAGCGATACTATCACTTAGTCAAACAGTCGATGAGCACCTTTTCTGAAATTTCTATGCAGCACGTTCGACGCGATCACAATACCCGCGCGGACGCCTTGTCCCGGTTAGCAACCACGAAGTGTAAAGGAATGCATCGGTCGGTCATCCATGTTACGCTTGCACGCCCAAGCATCGACCTACAGGAATGCCTGACGACCGACACGGAATCTACTTGGATTACCCCAATCAAGCAATATTTACTCGACGGCACATGTAGTCCTCTCAGCGAAAAAACCATGAAGCTGCAGGCCGCCCGTTTTGTCTTAATCGGCGACGACCTTTATCGCCGAGGTTATACCCAACCACTCCTTAAATGTTTGACACCAGACCAAGCTTCCTATGTCATCCAAGAGTTGCACGAAGGAATTTGCGGAACTCACTCCGGCGCACGGACAATGGCTGCCAAAGTATTCAGGGCCGGATACTACTGGCCGACCGTCCAGGGTGACTGCACCAATTTCGTACAAAAATGTCTTAAATGCCAAGAGTTTGGCACTTTGTCGCATCAAAAGCCTGAGGAACTCCATTTTATGTTATCACCTTGGCCGTTCGTCCAATGGGGTATGGACATCATTGGTCCTTTC</w:t>
      </w:r>
    </w:p>
    <w:sectPr w:rsidR="006C4A7C" w:rsidRPr="0055236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576E9B" w14:textId="77777777" w:rsidR="00893DC9" w:rsidRDefault="00893DC9" w:rsidP="00741EFE">
      <w:r>
        <w:separator/>
      </w:r>
    </w:p>
  </w:endnote>
  <w:endnote w:type="continuationSeparator" w:id="0">
    <w:p w14:paraId="430487E1" w14:textId="77777777" w:rsidR="00893DC9" w:rsidRDefault="00893DC9" w:rsidP="00741E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C07D10" w14:textId="77777777" w:rsidR="00893DC9" w:rsidRDefault="00893DC9" w:rsidP="00741EFE">
      <w:r>
        <w:separator/>
      </w:r>
    </w:p>
  </w:footnote>
  <w:footnote w:type="continuationSeparator" w:id="0">
    <w:p w14:paraId="37C8BF1F" w14:textId="77777777" w:rsidR="00893DC9" w:rsidRDefault="00893DC9" w:rsidP="00741EF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2364"/>
    <w:rsid w:val="00022057"/>
    <w:rsid w:val="004A4C1F"/>
    <w:rsid w:val="00552364"/>
    <w:rsid w:val="006C4A7C"/>
    <w:rsid w:val="00741EFE"/>
    <w:rsid w:val="00893DC9"/>
    <w:rsid w:val="00C364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77449FC"/>
  <w15:chartTrackingRefBased/>
  <w15:docId w15:val="{3A0051EF-FEAB-42F6-B0FE-7383545BE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fr-F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ev">
    <w:name w:val="Strong"/>
    <w:basedOn w:val="Policepardfaut"/>
    <w:uiPriority w:val="22"/>
    <w:qFormat/>
    <w:rsid w:val="004A4C1F"/>
    <w:rPr>
      <w:b/>
      <w:bCs/>
    </w:rPr>
  </w:style>
  <w:style w:type="character" w:styleId="Accentuation">
    <w:name w:val="Emphasis"/>
    <w:basedOn w:val="Policepardfaut"/>
    <w:uiPriority w:val="20"/>
    <w:qFormat/>
    <w:rsid w:val="004A4C1F"/>
    <w:rPr>
      <w:i/>
      <w:iCs/>
    </w:rPr>
  </w:style>
  <w:style w:type="paragraph" w:styleId="En-tte">
    <w:name w:val="header"/>
    <w:basedOn w:val="Normal"/>
    <w:link w:val="En-tteCar"/>
    <w:uiPriority w:val="99"/>
    <w:unhideWhenUsed/>
    <w:rsid w:val="00741EFE"/>
    <w:pPr>
      <w:tabs>
        <w:tab w:val="center" w:pos="4703"/>
        <w:tab w:val="right" w:pos="9406"/>
      </w:tabs>
    </w:pPr>
  </w:style>
  <w:style w:type="character" w:customStyle="1" w:styleId="En-tteCar">
    <w:name w:val="En-tête Car"/>
    <w:basedOn w:val="Policepardfaut"/>
    <w:link w:val="En-tte"/>
    <w:uiPriority w:val="99"/>
    <w:rsid w:val="00741EFE"/>
  </w:style>
  <w:style w:type="paragraph" w:styleId="Pieddepage">
    <w:name w:val="footer"/>
    <w:basedOn w:val="Normal"/>
    <w:link w:val="PieddepageCar"/>
    <w:uiPriority w:val="99"/>
    <w:unhideWhenUsed/>
    <w:rsid w:val="00741EFE"/>
    <w:pPr>
      <w:tabs>
        <w:tab w:val="center" w:pos="4703"/>
        <w:tab w:val="right" w:pos="940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41E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23536A-63AD-4237-A1C2-90D382D485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9</Pages>
  <Words>4034</Words>
  <Characters>22998</Characters>
  <Application>Microsoft Office Word</Application>
  <DocSecurity>0</DocSecurity>
  <Lines>191</Lines>
  <Paragraphs>53</Paragraphs>
  <ScaleCrop>false</ScaleCrop>
  <Company>IPS2</Company>
  <LinksUpToDate>false</LinksUpToDate>
  <CharactersWithSpaces>26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Camilo Alvarez Diaz</dc:creator>
  <cp:keywords/>
  <dc:description/>
  <cp:lastModifiedBy>Valérie Geffroy</cp:lastModifiedBy>
  <cp:revision>4</cp:revision>
  <dcterms:created xsi:type="dcterms:W3CDTF">2024-05-30T09:04:00Z</dcterms:created>
  <dcterms:modified xsi:type="dcterms:W3CDTF">2025-07-23T16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69652df-9679-35a5-b5c0-52df0d41111c</vt:lpwstr>
  </property>
  <property fmtid="{D5CDD505-2E9C-101B-9397-08002B2CF9AE}" pid="4" name="Mendeley Citation Style_1">
    <vt:lpwstr>http://www.zotero.org/styles/theoretical-and-applied-genetic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genes</vt:lpwstr>
  </property>
  <property fmtid="{D5CDD505-2E9C-101B-9397-08002B2CF9AE}" pid="16" name="Mendeley Recent Style Name 5_1">
    <vt:lpwstr>Genes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oretical-and-applied-genetics</vt:lpwstr>
  </property>
  <property fmtid="{D5CDD505-2E9C-101B-9397-08002B2CF9AE}" pid="24" name="Mendeley Recent Style Name 9_1">
    <vt:lpwstr>Theoretical and Applied Genetics</vt:lpwstr>
  </property>
</Properties>
</file>